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5D7147D" w14:textId="77777777" w:rsidR="00A24A01" w:rsidRPr="009E7CD1" w:rsidRDefault="00A24A01" w:rsidP="00057609">
      <w:pPr>
        <w:rPr>
          <w:b/>
          <w:sz w:val="36"/>
          <w:szCs w:val="36"/>
        </w:rPr>
      </w:pPr>
      <w:r w:rsidRPr="009E7CD1">
        <w:rPr>
          <w:b/>
          <w:sz w:val="36"/>
          <w:szCs w:val="36"/>
        </w:rPr>
        <w:t>Supplementary Methods</w:t>
      </w:r>
    </w:p>
    <w:p w14:paraId="68D2B202" w14:textId="77777777" w:rsidR="00057609" w:rsidRDefault="00057609" w:rsidP="00057609">
      <w:pPr>
        <w:rPr>
          <w:b/>
        </w:rPr>
      </w:pPr>
    </w:p>
    <w:p w14:paraId="4739D787" w14:textId="07AF6713" w:rsidR="00A24A01" w:rsidRPr="009E7CD1" w:rsidRDefault="00A24A01" w:rsidP="00057609">
      <w:pPr>
        <w:rPr>
          <w:b/>
        </w:rPr>
      </w:pPr>
      <w:r w:rsidRPr="009E7CD1">
        <w:rPr>
          <w:b/>
        </w:rPr>
        <w:t xml:space="preserve">3’ </w:t>
      </w:r>
      <w:r w:rsidR="00057609">
        <w:rPr>
          <w:b/>
        </w:rPr>
        <w:t>e</w:t>
      </w:r>
      <w:r w:rsidRPr="009E7CD1">
        <w:rPr>
          <w:b/>
        </w:rPr>
        <w:t xml:space="preserve">nd </w:t>
      </w:r>
      <w:r w:rsidR="00057609">
        <w:rPr>
          <w:b/>
        </w:rPr>
        <w:t>s</w:t>
      </w:r>
      <w:r w:rsidRPr="009E7CD1">
        <w:rPr>
          <w:b/>
        </w:rPr>
        <w:t>equenc</w:t>
      </w:r>
      <w:r w:rsidR="00057609">
        <w:rPr>
          <w:b/>
        </w:rPr>
        <w:t>ing</w:t>
      </w:r>
      <w:r w:rsidRPr="009E7CD1">
        <w:rPr>
          <w:b/>
        </w:rPr>
        <w:t xml:space="preserve"> of constructs</w:t>
      </w:r>
    </w:p>
    <w:p w14:paraId="110E20E6" w14:textId="77777777" w:rsidR="00A24A01" w:rsidRPr="009E7CD1" w:rsidRDefault="00A24A01" w:rsidP="00057609">
      <w:pPr>
        <w:rPr>
          <w:bCs/>
        </w:rPr>
      </w:pPr>
      <w:r w:rsidRPr="009E7CD1">
        <w:rPr>
          <w:bCs/>
        </w:rPr>
        <w:t xml:space="preserve">Total RNA was extracted from transfected A549 cells (transfection protocol in Methods) using </w:t>
      </w:r>
      <w:proofErr w:type="spellStart"/>
      <w:r w:rsidRPr="009E7CD1">
        <w:rPr>
          <w:bCs/>
        </w:rPr>
        <w:t>trizol</w:t>
      </w:r>
      <w:proofErr w:type="spellEnd"/>
      <w:r w:rsidRPr="009E7CD1">
        <w:rPr>
          <w:bCs/>
        </w:rPr>
        <w:t xml:space="preserve"> (</w:t>
      </w:r>
      <w:proofErr w:type="spellStart"/>
      <w:r w:rsidRPr="009E7CD1">
        <w:rPr>
          <w:bCs/>
        </w:rPr>
        <w:t>ThermoFisher</w:t>
      </w:r>
      <w:proofErr w:type="spellEnd"/>
      <w:r w:rsidRPr="009E7CD1">
        <w:rPr>
          <w:bCs/>
        </w:rPr>
        <w:t>) followed by RNA column purification and on-column DNA digestion (</w:t>
      </w:r>
      <w:proofErr w:type="spellStart"/>
      <w:r w:rsidRPr="009E7CD1">
        <w:rPr>
          <w:bCs/>
        </w:rPr>
        <w:t>Purelink</w:t>
      </w:r>
      <w:proofErr w:type="spellEnd"/>
      <w:r w:rsidRPr="009E7CD1">
        <w:rPr>
          <w:bCs/>
        </w:rPr>
        <w:t>, Invitrogen). RNA was used to create 3′ end specific libraries with the Quant Seq kit (</w:t>
      </w:r>
      <w:proofErr w:type="spellStart"/>
      <w:r w:rsidRPr="009E7CD1">
        <w:rPr>
          <w:bCs/>
        </w:rPr>
        <w:t>Lexogen</w:t>
      </w:r>
      <w:proofErr w:type="spellEnd"/>
      <w:r w:rsidRPr="009E7CD1">
        <w:rPr>
          <w:bCs/>
        </w:rPr>
        <w:t xml:space="preserve">). Libraries were sequenced (Illumina </w:t>
      </w:r>
      <w:proofErr w:type="spellStart"/>
      <w:r w:rsidRPr="009E7CD1">
        <w:rPr>
          <w:bCs/>
        </w:rPr>
        <w:t>MiniSeq</w:t>
      </w:r>
      <w:proofErr w:type="spellEnd"/>
      <w:r w:rsidRPr="009E7CD1">
        <w:rPr>
          <w:bCs/>
        </w:rPr>
        <w:t xml:space="preserve">, 300 kit) and the </w:t>
      </w:r>
      <w:proofErr w:type="spellStart"/>
      <w:r w:rsidRPr="009E7CD1">
        <w:rPr>
          <w:bCs/>
        </w:rPr>
        <w:t>fastq</w:t>
      </w:r>
      <w:proofErr w:type="spellEnd"/>
      <w:r w:rsidRPr="009E7CD1">
        <w:rPr>
          <w:bCs/>
        </w:rPr>
        <w:t xml:space="preserve"> sequence files used in downstream analysis. A modified </w:t>
      </w:r>
      <w:proofErr w:type="spellStart"/>
      <w:r w:rsidRPr="009E7CD1">
        <w:rPr>
          <w:bCs/>
        </w:rPr>
        <w:t>Bluebee</w:t>
      </w:r>
      <w:proofErr w:type="spellEnd"/>
      <w:r w:rsidRPr="009E7CD1">
        <w:rPr>
          <w:bCs/>
        </w:rPr>
        <w:t xml:space="preserve"> </w:t>
      </w:r>
      <w:proofErr w:type="spellStart"/>
      <w:r w:rsidRPr="009E7CD1">
        <w:rPr>
          <w:bCs/>
        </w:rPr>
        <w:t>Lexogen</w:t>
      </w:r>
      <w:proofErr w:type="spellEnd"/>
      <w:r w:rsidRPr="009E7CD1">
        <w:rPr>
          <w:bCs/>
        </w:rPr>
        <w:t xml:space="preserve"> Quant Seq FWD protocol was used for trimming, read alignment to the plasmid construct + human genome (hg38), read depth quantification and quality control steps of the Quant Seq library.</w:t>
      </w:r>
    </w:p>
    <w:p w14:paraId="6610DCA3" w14:textId="77777777" w:rsidR="00A24A01" w:rsidRPr="009E7CD1" w:rsidRDefault="00A24A01" w:rsidP="00057609">
      <w:pPr>
        <w:rPr>
          <w:bCs/>
        </w:rPr>
      </w:pPr>
    </w:p>
    <w:p w14:paraId="2FED4530" w14:textId="77777777" w:rsidR="00A24A01" w:rsidRPr="009E7CD1" w:rsidRDefault="00A24A01" w:rsidP="00057609">
      <w:pPr>
        <w:rPr>
          <w:b/>
        </w:rPr>
      </w:pPr>
      <w:r w:rsidRPr="009E7CD1">
        <w:rPr>
          <w:b/>
        </w:rPr>
        <w:t>RNA stability assays</w:t>
      </w:r>
    </w:p>
    <w:p w14:paraId="3C841276" w14:textId="15C1B4EC" w:rsidR="00A24A01" w:rsidRPr="009E7CD1" w:rsidRDefault="00A24A01" w:rsidP="00057609">
      <w:r w:rsidRPr="009E7CD1">
        <w:t xml:space="preserve">We performed RNA stability assays with A549 cells transfected with long or short 3′UTR </w:t>
      </w:r>
      <w:proofErr w:type="spellStart"/>
      <w:r w:rsidRPr="009E7CD1">
        <w:t>nanoluciferase</w:t>
      </w:r>
      <w:proofErr w:type="spellEnd"/>
      <w:r w:rsidRPr="009E7CD1">
        <w:t xml:space="preserve"> reporters with the Click-</w:t>
      </w:r>
      <w:proofErr w:type="spellStart"/>
      <w:r w:rsidRPr="009E7CD1">
        <w:t>iT</w:t>
      </w:r>
      <w:proofErr w:type="spellEnd"/>
      <w:r w:rsidRPr="009E7CD1">
        <w:t xml:space="preserve"> Nascent RNA Capture Kit (Invitrogen) as previously described (Methods: </w:t>
      </w:r>
      <w:r w:rsidRPr="009E7CD1">
        <w:rPr>
          <w:b/>
        </w:rPr>
        <w:t>RNA stability quantification)</w:t>
      </w:r>
      <w:r w:rsidRPr="009E7CD1">
        <w:t xml:space="preserve">, but at time-points 0 and 24 hours. We quantified qRT-PCR results with the Applied Biosystems </w:t>
      </w:r>
      <w:proofErr w:type="spellStart"/>
      <w:r w:rsidRPr="009E7CD1">
        <w:t>QuantStudio</w:t>
      </w:r>
      <w:proofErr w:type="spellEnd"/>
      <w:r w:rsidRPr="009E7CD1">
        <w:t xml:space="preserve"> 6. Data was analyzed in the same manner. We analyzed the amount of RNA expressed at steady-state from the short and long 3’UTR constructs by transfecting A549 cells in 6 well plates with equimolar amounts of the short and long constructs, allowed 30 hours for expression and then harvested RNA </w:t>
      </w:r>
      <w:r w:rsidRPr="009E7CD1">
        <w:rPr>
          <w:bCs/>
        </w:rPr>
        <w:t xml:space="preserve">using </w:t>
      </w:r>
      <w:proofErr w:type="spellStart"/>
      <w:r w:rsidRPr="009E7CD1">
        <w:rPr>
          <w:bCs/>
        </w:rPr>
        <w:t>trizol</w:t>
      </w:r>
      <w:proofErr w:type="spellEnd"/>
      <w:r w:rsidRPr="009E7CD1">
        <w:rPr>
          <w:bCs/>
        </w:rPr>
        <w:t xml:space="preserve"> (</w:t>
      </w:r>
      <w:proofErr w:type="spellStart"/>
      <w:r w:rsidRPr="009E7CD1">
        <w:rPr>
          <w:bCs/>
        </w:rPr>
        <w:t>ThermoFisher</w:t>
      </w:r>
      <w:proofErr w:type="spellEnd"/>
      <w:r w:rsidRPr="009E7CD1">
        <w:rPr>
          <w:bCs/>
        </w:rPr>
        <w:t>) followed by RNA column purification (</w:t>
      </w:r>
      <w:proofErr w:type="spellStart"/>
      <w:r w:rsidRPr="009E7CD1">
        <w:rPr>
          <w:bCs/>
        </w:rPr>
        <w:t>Purelink</w:t>
      </w:r>
      <w:proofErr w:type="spellEnd"/>
      <w:r w:rsidRPr="009E7CD1">
        <w:rPr>
          <w:bCs/>
        </w:rPr>
        <w:t xml:space="preserve"> Invitrogen) and DNase I digestion (Turbo DNase, Invitrogen). cDNA was synthesized with VILO (</w:t>
      </w:r>
      <w:r w:rsidRPr="009E7CD1">
        <w:t>Invitrogen)</w:t>
      </w:r>
      <w:r w:rsidRPr="009E7CD1">
        <w:rPr>
          <w:bCs/>
        </w:rPr>
        <w:t>. qRT-PCR (</w:t>
      </w:r>
      <w:proofErr w:type="spellStart"/>
      <w:r w:rsidRPr="009E7CD1">
        <w:t>PowerUp</w:t>
      </w:r>
      <w:proofErr w:type="spellEnd"/>
      <w:r w:rsidRPr="009E7CD1">
        <w:t xml:space="preserve"> </w:t>
      </w:r>
      <w:proofErr w:type="spellStart"/>
      <w:r w:rsidRPr="009E7CD1">
        <w:t>Sybr</w:t>
      </w:r>
      <w:proofErr w:type="spellEnd"/>
      <w:r w:rsidRPr="009E7CD1">
        <w:t xml:space="preserve"> Green Master Mix, Thermo Fisher Scientific</w:t>
      </w:r>
      <w:r w:rsidRPr="009E7CD1">
        <w:rPr>
          <w:bCs/>
        </w:rPr>
        <w:t xml:space="preserve">) was performed on cDNA templates with primers to amplify both the short and long constructs (Supplemental Table 2) using an </w:t>
      </w:r>
      <w:r w:rsidRPr="009E7CD1">
        <w:t xml:space="preserve">Applied Biosystems </w:t>
      </w:r>
      <w:proofErr w:type="spellStart"/>
      <w:r w:rsidRPr="009E7CD1">
        <w:t>QuantStudio</w:t>
      </w:r>
      <w:proofErr w:type="spellEnd"/>
      <w:r w:rsidRPr="009E7CD1">
        <w:t xml:space="preserve"> 6.</w:t>
      </w:r>
      <w:r w:rsidRPr="009E7CD1">
        <w:rPr>
          <w:rFonts w:ascii="greek" w:hAnsi="greek"/>
        </w:rPr>
        <w:t xml:space="preserve"> </w:t>
      </w:r>
      <w:r w:rsidRPr="009E7CD1">
        <w:rPr>
          <w:rFonts w:ascii="greek" w:hAnsi="greek"/>
        </w:rPr>
        <w:sym w:font="Symbol" w:char="F044"/>
      </w:r>
      <w:r w:rsidRPr="009E7CD1">
        <w:t>CT values were calculated as the difference between SERPINA1 CT and GAPDH CT measurements from the same samples.</w:t>
      </w:r>
    </w:p>
    <w:p w14:paraId="31C51268" w14:textId="77777777" w:rsidR="00A24A01" w:rsidRPr="009E7CD1" w:rsidRDefault="00A24A01" w:rsidP="00057609"/>
    <w:p w14:paraId="705FFBF1" w14:textId="77777777" w:rsidR="00A24A01" w:rsidRPr="009E7CD1" w:rsidRDefault="00A24A01" w:rsidP="00057609">
      <w:pPr>
        <w:rPr>
          <w:b/>
          <w:bCs/>
        </w:rPr>
      </w:pPr>
      <w:r w:rsidRPr="009E7CD1">
        <w:rPr>
          <w:b/>
          <w:bCs/>
        </w:rPr>
        <w:t>Disease severity and polyA site usage in COPD patients</w:t>
      </w:r>
    </w:p>
    <w:p w14:paraId="2D51366D" w14:textId="002F11E0" w:rsidR="00A24A01" w:rsidRPr="009E7CD1" w:rsidRDefault="00A24A01" w:rsidP="00057609">
      <w:pPr>
        <w:rPr>
          <w:bCs/>
        </w:rPr>
      </w:pPr>
      <w:r w:rsidRPr="009E7CD1">
        <w:rPr>
          <w:bCs/>
        </w:rPr>
        <w:t xml:space="preserve">We analyzed </w:t>
      </w:r>
      <w:r w:rsidRPr="009E7CD1">
        <w:rPr>
          <w:bCs/>
          <w:i/>
          <w:iCs/>
        </w:rPr>
        <w:t xml:space="preserve">SERPINA1 </w:t>
      </w:r>
      <w:r w:rsidRPr="009E7CD1">
        <w:rPr>
          <w:bCs/>
        </w:rPr>
        <w:t xml:space="preserve">distal ratio measurements from LTRC patients in the context of disease severity metrics. GOLD severity of </w:t>
      </w:r>
      <w:proofErr w:type="spellStart"/>
      <w:r w:rsidRPr="009E7CD1">
        <w:rPr>
          <w:bCs/>
        </w:rPr>
        <w:t>spirometric</w:t>
      </w:r>
      <w:proofErr w:type="spellEnd"/>
      <w:r w:rsidRPr="009E7CD1">
        <w:rPr>
          <w:bCs/>
        </w:rPr>
        <w:t xml:space="preserve"> airflow limitation in COPD is based on reduction in FEV1 (Forced Expiratory Volume in 1 second) from a predicted normal value, with stage 2 defined as FEV1 % predicted between 50-80%, stage 3 defined as FEV1 % predicted between 30-50%, and stage 4 defined as FEV1 % predicted &lt;30% </w:t>
      </w:r>
      <w:r w:rsidRPr="009E7CD1">
        <w:rPr>
          <w:bCs/>
        </w:rPr>
        <w:fldChar w:fldCharType="begin">
          <w:fldData xml:space="preserve">PEVuZE5vdGU+PENpdGU+PEF1dGhvcj5Wb2dlbG1laWVyPC9BdXRob3I+PFllYXI+MjAxNzwvWWVh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</w:fldData>
        </w:fldChar>
      </w:r>
      <w:r w:rsidR="001F3E5D" w:rsidRPr="009E7CD1">
        <w:rPr>
          <w:bCs/>
        </w:rPr>
        <w:instrText xml:space="preserve"> ADDIN EN.CITE </w:instrText>
      </w:r>
      <w:r w:rsidR="001F3E5D" w:rsidRPr="009E7CD1">
        <w:rPr>
          <w:bCs/>
        </w:rPr>
        <w:fldChar w:fldCharType="begin">
          <w:fldData xml:space="preserve">PEVuZE5vdGU+PENpdGU+PEF1dGhvcj5Wb2dlbG1laWVyPC9BdXRob3I+PFllYXI+MjAxNzwvWWVh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</w:fldData>
        </w:fldChar>
      </w:r>
      <w:r w:rsidR="001F3E5D" w:rsidRPr="009E7CD1">
        <w:rPr>
          <w:bCs/>
        </w:rPr>
        <w:instrText xml:space="preserve"> ADDIN EN.CITE.DATA </w:instrText>
      </w:r>
      <w:r w:rsidR="001F3E5D" w:rsidRPr="009E7CD1">
        <w:rPr>
          <w:bCs/>
        </w:rPr>
      </w:r>
      <w:r w:rsidR="001F3E5D" w:rsidRPr="009E7CD1">
        <w:rPr>
          <w:bCs/>
        </w:rPr>
        <w:fldChar w:fldCharType="end"/>
      </w:r>
      <w:r w:rsidRPr="009E7CD1">
        <w:rPr>
          <w:bCs/>
        </w:rPr>
      </w:r>
      <w:r w:rsidRPr="009E7CD1">
        <w:rPr>
          <w:bCs/>
        </w:rPr>
        <w:fldChar w:fldCharType="separate"/>
      </w:r>
      <w:r w:rsidR="001F3E5D" w:rsidRPr="009E7CD1">
        <w:rPr>
          <w:bCs/>
          <w:noProof/>
          <w:vertAlign w:val="superscript"/>
        </w:rPr>
        <w:t>1</w:t>
      </w:r>
      <w:r w:rsidRPr="009E7CD1">
        <w:rPr>
          <w:bCs/>
        </w:rPr>
        <w:fldChar w:fldCharType="end"/>
      </w:r>
      <w:r w:rsidRPr="009E7CD1">
        <w:rPr>
          <w:bCs/>
        </w:rPr>
        <w:t>.</w:t>
      </w:r>
    </w:p>
    <w:p w14:paraId="1FA1C067" w14:textId="77777777" w:rsidR="00A24A01" w:rsidRPr="009E7CD1" w:rsidRDefault="00A24A01" w:rsidP="00057609">
      <w:pPr>
        <w:rPr>
          <w:bCs/>
        </w:rPr>
      </w:pPr>
    </w:p>
    <w:p w14:paraId="1B5EE9DD" w14:textId="77777777" w:rsidR="00A24A01" w:rsidRPr="009E7CD1" w:rsidRDefault="00A24A01" w:rsidP="00057609">
      <w:pPr>
        <w:rPr>
          <w:b/>
        </w:rPr>
      </w:pPr>
      <w:r w:rsidRPr="009E7CD1">
        <w:rPr>
          <w:b/>
        </w:rPr>
        <w:t>Conservation</w:t>
      </w:r>
    </w:p>
    <w:p w14:paraId="233E90D7" w14:textId="77777777" w:rsidR="00A24A01" w:rsidRPr="009E7CD1" w:rsidRDefault="00A24A01" w:rsidP="00057609">
      <w:pPr>
        <w:rPr>
          <w:bCs/>
        </w:rPr>
      </w:pPr>
      <w:r w:rsidRPr="009E7CD1">
        <w:rPr>
          <w:bCs/>
        </w:rPr>
        <w:t xml:space="preserve">Murine </w:t>
      </w:r>
      <w:r w:rsidRPr="009E7CD1">
        <w:rPr>
          <w:bCs/>
          <w:i/>
          <w:iCs/>
        </w:rPr>
        <w:t xml:space="preserve">Serpina1a-f </w:t>
      </w:r>
      <w:r w:rsidRPr="009E7CD1">
        <w:rPr>
          <w:bCs/>
        </w:rPr>
        <w:t xml:space="preserve">sequences were downloaded from the UCSC Table Browser. The majority of constructs had short 3’UTRs as reference transcripts, so an additional 2 kB of 3’ sequence after the stop codon was included for alignment. </w:t>
      </w:r>
      <w:proofErr w:type="spellStart"/>
      <w:r w:rsidRPr="009E7CD1">
        <w:rPr>
          <w:bCs/>
        </w:rPr>
        <w:t>ClustalW</w:t>
      </w:r>
      <w:proofErr w:type="spellEnd"/>
      <w:r w:rsidRPr="009E7CD1">
        <w:rPr>
          <w:bCs/>
        </w:rPr>
        <w:t xml:space="preserve"> alignments were performed with human </w:t>
      </w:r>
      <w:r w:rsidRPr="009E7CD1">
        <w:rPr>
          <w:bCs/>
          <w:i/>
          <w:iCs/>
        </w:rPr>
        <w:t>SERPINA1</w:t>
      </w:r>
      <w:r w:rsidRPr="009E7CD1">
        <w:rPr>
          <w:bCs/>
        </w:rPr>
        <w:t xml:space="preserve"> 3’UTR and all murine 3’ sequences using default parameters in </w:t>
      </w:r>
      <w:proofErr w:type="spellStart"/>
      <w:r w:rsidRPr="009E7CD1">
        <w:rPr>
          <w:bCs/>
        </w:rPr>
        <w:t>SnapGene</w:t>
      </w:r>
      <w:proofErr w:type="spellEnd"/>
      <w:r w:rsidRPr="009E7CD1">
        <w:rPr>
          <w:bCs/>
        </w:rPr>
        <w:t xml:space="preserve"> software (Insightful Science).</w:t>
      </w:r>
    </w:p>
    <w:p w14:paraId="32473B82" w14:textId="77777777" w:rsidR="00A24A01" w:rsidRPr="009E7CD1" w:rsidRDefault="00A24A01" w:rsidP="00057609">
      <w:pPr>
        <w:rPr>
          <w:bCs/>
        </w:rPr>
      </w:pPr>
    </w:p>
    <w:p w14:paraId="71C2B4ED" w14:textId="77777777" w:rsidR="00A24A01" w:rsidRPr="009E7CD1" w:rsidRDefault="00A24A01" w:rsidP="00057609">
      <w:pPr>
        <w:rPr>
          <w:b/>
        </w:rPr>
      </w:pPr>
      <w:r w:rsidRPr="009E7CD1">
        <w:rPr>
          <w:b/>
        </w:rPr>
        <w:t>Additional datasets</w:t>
      </w:r>
    </w:p>
    <w:p w14:paraId="6A7024EB" w14:textId="7B44F56F" w:rsidR="00A24A01" w:rsidRPr="009E7CD1" w:rsidRDefault="00A24A01" w:rsidP="00057609">
      <w:pPr>
        <w:rPr>
          <w:bCs/>
        </w:rPr>
      </w:pPr>
      <w:r w:rsidRPr="009E7CD1">
        <w:rPr>
          <w:bCs/>
        </w:rPr>
        <w:t xml:space="preserve"> Single cell sequencing data from five normal human livers is published in </w:t>
      </w:r>
      <w:r w:rsidRPr="009E7CD1">
        <w:rPr>
          <w:bCs/>
        </w:rPr>
        <w:fldChar w:fldCharType="begin">
          <w:fldData xml:space="preserve">PEVuZE5vdGU+PENpdGU+PEF1dGhvcj5NYWNQYXJsYW5kPC9BdXRob3I+PFllYXI+MjAxODwvWWVh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</w:fldData>
        </w:fldChar>
      </w:r>
      <w:r w:rsidR="001F3E5D" w:rsidRPr="009E7CD1">
        <w:rPr>
          <w:bCs/>
        </w:rPr>
        <w:instrText xml:space="preserve"> ADDIN EN.CITE </w:instrText>
      </w:r>
      <w:r w:rsidR="001F3E5D" w:rsidRPr="009E7CD1">
        <w:rPr>
          <w:bCs/>
        </w:rPr>
        <w:fldChar w:fldCharType="begin">
          <w:fldData xml:space="preserve">PEVuZE5vdGU+PENpdGU+PEF1dGhvcj5NYWNQYXJsYW5kPC9BdXRob3I+PFllYXI+MjAxODwvWWVh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</w:fldData>
        </w:fldChar>
      </w:r>
      <w:r w:rsidR="001F3E5D" w:rsidRPr="009E7CD1">
        <w:rPr>
          <w:bCs/>
        </w:rPr>
        <w:instrText xml:space="preserve"> ADDIN EN.CITE.DATA </w:instrText>
      </w:r>
      <w:r w:rsidR="001F3E5D" w:rsidRPr="009E7CD1">
        <w:rPr>
          <w:bCs/>
        </w:rPr>
      </w:r>
      <w:r w:rsidR="001F3E5D" w:rsidRPr="009E7CD1">
        <w:rPr>
          <w:bCs/>
        </w:rPr>
        <w:fldChar w:fldCharType="end"/>
      </w:r>
      <w:r w:rsidRPr="009E7CD1">
        <w:rPr>
          <w:bCs/>
        </w:rPr>
      </w:r>
      <w:r w:rsidRPr="009E7CD1">
        <w:rPr>
          <w:bCs/>
        </w:rPr>
        <w:fldChar w:fldCharType="separate"/>
      </w:r>
      <w:r w:rsidR="001F3E5D" w:rsidRPr="009E7CD1">
        <w:rPr>
          <w:bCs/>
          <w:noProof/>
          <w:vertAlign w:val="superscript"/>
        </w:rPr>
        <w:t>2</w:t>
      </w:r>
      <w:r w:rsidRPr="009E7CD1">
        <w:rPr>
          <w:bCs/>
        </w:rPr>
        <w:fldChar w:fldCharType="end"/>
      </w:r>
      <w:r w:rsidRPr="009E7CD1">
        <w:rPr>
          <w:bCs/>
        </w:rPr>
        <w:t xml:space="preserve">. Single cell lung data from </w:t>
      </w:r>
      <w:r w:rsidRPr="009E7CD1">
        <w:t xml:space="preserve">five healthy donors is published in </w:t>
      </w:r>
      <w:r w:rsidRPr="009E7CD1">
        <w:fldChar w:fldCharType="begin">
          <w:fldData xml:space="preserve">PEVuZE5vdGU+PENpdGU+PEF1dGhvcj5NYWRpc3Nvb248L0F1dGhvcj48WWVhcj4yMDE5PC9ZZWFy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</w:fldData>
        </w:fldChar>
      </w:r>
      <w:r w:rsidR="001F3E5D" w:rsidRPr="009E7CD1">
        <w:instrText xml:space="preserve"> ADDIN EN.CITE </w:instrText>
      </w:r>
      <w:r w:rsidR="001F3E5D" w:rsidRPr="009E7CD1">
        <w:fldChar w:fldCharType="begin">
          <w:fldData xml:space="preserve">PEVuZE5vdGU+PENpdGU+PEF1dGhvcj5NYWRpc3Nvb248L0F1dGhvcj48WWVhcj4yMDE5PC9ZZWFy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</w:fldData>
        </w:fldChar>
      </w:r>
      <w:r w:rsidR="001F3E5D" w:rsidRPr="009E7CD1">
        <w:instrText xml:space="preserve"> ADDIN EN.CITE.DATA </w:instrText>
      </w:r>
      <w:r w:rsidR="001F3E5D" w:rsidRPr="009E7CD1">
        <w:fldChar w:fldCharType="end"/>
      </w:r>
      <w:r w:rsidRPr="009E7CD1">
        <w:fldChar w:fldCharType="separate"/>
      </w:r>
      <w:r w:rsidR="001F3E5D" w:rsidRPr="009E7CD1">
        <w:rPr>
          <w:noProof/>
          <w:vertAlign w:val="superscript"/>
        </w:rPr>
        <w:t>3</w:t>
      </w:r>
      <w:r w:rsidRPr="009E7CD1">
        <w:fldChar w:fldCharType="end"/>
      </w:r>
      <w:r w:rsidRPr="009E7CD1">
        <w:t xml:space="preserve">. </w:t>
      </w:r>
      <w:r w:rsidRPr="009E7CD1">
        <w:rPr>
          <w:bCs/>
        </w:rPr>
        <w:t xml:space="preserve">We analyzed mouse RNA-seq data from two different studies analyzing gene expression across a large number of tissues </w:t>
      </w:r>
      <w:r w:rsidRPr="009E7CD1">
        <w:rPr>
          <w:bCs/>
        </w:rPr>
        <w:fldChar w:fldCharType="begin">
          <w:fldData xml:space="preserve">PEVuZE5vdGU+PENpdGU+PEF1dGhvcj5Tb2xsbmVyPC9BdXRob3I+PFllYXI+MjAxNzwvWWVhcj48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</w:fldData>
        </w:fldChar>
      </w:r>
      <w:r w:rsidRPr="009E7CD1">
        <w:rPr>
          <w:bCs/>
        </w:rPr>
        <w:instrText xml:space="preserve"> ADDIN EN.CITE </w:instrText>
      </w:r>
      <w:r w:rsidRPr="009E7CD1">
        <w:rPr>
          <w:bCs/>
        </w:rPr>
        <w:fldChar w:fldCharType="begin">
          <w:fldData xml:space="preserve">PEVuZE5vdGU+PENpdGU+PEF1dGhvcj5Tb2xsbmVyPC9BdXRob3I+PFllYXI+MjAxNzwvWWVhcj48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</w:fldData>
        </w:fldChar>
      </w:r>
      <w:r w:rsidRPr="009E7CD1">
        <w:rPr>
          <w:bCs/>
        </w:rPr>
        <w:instrText xml:space="preserve"> ADDIN EN.CITE.DATA </w:instrText>
      </w:r>
      <w:r w:rsidRPr="009E7CD1">
        <w:rPr>
          <w:bCs/>
        </w:rPr>
      </w:r>
      <w:r w:rsidRPr="009E7CD1">
        <w:rPr>
          <w:bCs/>
        </w:rPr>
        <w:fldChar w:fldCharType="end"/>
      </w:r>
      <w:r w:rsidRPr="009E7CD1">
        <w:rPr>
          <w:bCs/>
        </w:rPr>
      </w:r>
      <w:r w:rsidRPr="009E7CD1">
        <w:rPr>
          <w:bCs/>
        </w:rPr>
        <w:fldChar w:fldCharType="separate"/>
      </w:r>
      <w:r w:rsidRPr="009E7CD1">
        <w:rPr>
          <w:bCs/>
          <w:noProof/>
          <w:vertAlign w:val="superscript"/>
        </w:rPr>
        <w:t>4,5</w:t>
      </w:r>
      <w:r w:rsidRPr="009E7CD1">
        <w:rPr>
          <w:bCs/>
        </w:rPr>
        <w:fldChar w:fldCharType="end"/>
      </w:r>
      <w:r w:rsidRPr="009E7CD1">
        <w:rPr>
          <w:bCs/>
        </w:rPr>
        <w:t xml:space="preserve"> with Salmon to quantify isoform specific expression</w:t>
      </w:r>
      <w:r w:rsidRPr="009E7CD1">
        <w:rPr>
          <w:bCs/>
        </w:rPr>
        <w:fldChar w:fldCharType="begin"/>
      </w:r>
      <w:r w:rsidRPr="009E7CD1">
        <w:rPr>
          <w:bCs/>
        </w:rPr>
        <w:instrText xml:space="preserve"> ADDIN EN.CITE &lt;EndNote&gt;&lt;Cite&gt;&lt;Author&gt;Patro&lt;/Author&gt;&lt;Year&gt;2017&lt;/Year&gt;&lt;RecNum&gt;67&lt;/RecNum&gt;&lt;DisplayText&gt;&lt;style face="superscript"&gt;6&lt;/style&gt;&lt;/DisplayText&gt;&lt;record&gt;&lt;rec-number&gt;67&lt;/rec-number&gt;&lt;foreign-keys&gt;&lt;key app="EN" db-id="0appe2rt2strz2e0de8prwazzerpawzwv5r2" timestamp="1631710778"&gt;67&lt;/key&gt;&lt;/foreign-keys&gt;&lt;ref-type name="Journal Article"&gt;17&lt;/ref-type&gt;&lt;contributors&gt;&lt;authors&gt;&lt;author&gt;Patro, R.&lt;/author&gt;&lt;author&gt;Duggal, G.&lt;/author&gt;&lt;author&gt;Love, M. I.&lt;/author&gt;&lt;author&gt;Irizarry, R. A.&lt;/author&gt;&lt;author&gt;Kingsford, C.&lt;/author&gt;&lt;/authors&gt;&lt;/contributors&gt;&lt;auth-address&gt;Department of Computer Science, Stony Brook University, Stony Brook, New York, USA.&amp;#xD;DNAnexus, Mountain View, California, USA.&amp;#xD;Department of Biostatistics and Computational Biology, Dana-Farber Cancer Institute, Cambridge, Massachusetts, USA.&amp;#xD;Department of Biostatistics, Harvard T.H. Chan School of Public Health, Cambridge, Massachusetts, USA.&amp;#xD;Computational Biology Department, Carnegie Mellon University, Pittsburgh, Pennsylvania, USA.&lt;/auth-address&gt;&lt;titles&gt;&lt;title&gt;Salmon provides fast and bias-aware quantification of transcript expression&lt;/title&gt;&lt;secondary-title&gt;Nat Methods&lt;/secondary-title&gt;&lt;/titles&gt;&lt;periodical&gt;&lt;full-title&gt;Nat Methods&lt;/full-title&gt;&lt;/periodical&gt;&lt;pages&gt;417-419&lt;/pages&gt;&lt;volume&gt;14&lt;/volume&gt;&lt;number&gt;4&lt;/number&gt;&lt;edition&gt;2017/03/07&lt;/edition&gt;&lt;keywords&gt;&lt;keyword&gt;*Algorithms&lt;/keyword&gt;&lt;keyword&gt;Base Composition&lt;/keyword&gt;&lt;keyword&gt;Bayes Theorem&lt;/keyword&gt;&lt;keyword&gt;Gene Expression Profiling/methods/statistics &amp;amp; numerical data&lt;/keyword&gt;&lt;keyword&gt;Sequence Analysis, RNA/*methods/statistics &amp;amp; numerical data&lt;/keyword&gt;&lt;/keywords&gt;&lt;dates&gt;&lt;year&gt;2017&lt;/year&gt;&lt;pub-dates&gt;&lt;date&gt;Apr&lt;/date&gt;&lt;/pub-dates&gt;&lt;/dates&gt;&lt;isbn&gt;1548-7105 (Electronic)&amp;#xD;1548-7091 (Linking)&lt;/isbn&gt;&lt;accession-num&gt;28263959&lt;/accession-num&gt;&lt;urls&gt;&lt;related-urls&gt;&lt;url&gt;https://www.ncbi.nlm.nih.gov/pubmed/28263959&lt;/url&gt;&lt;/related-urls&gt;&lt;/urls&gt;&lt;custom2&gt;PMC5600148&lt;/custom2&gt;&lt;electronic-resource-num&gt;10.1038/nmeth.4197&lt;/electronic-resource-num&gt;&lt;/record&gt;&lt;/Cite&gt;&lt;/EndNote&gt;</w:instrText>
      </w:r>
      <w:r w:rsidRPr="009E7CD1">
        <w:rPr>
          <w:bCs/>
        </w:rPr>
        <w:fldChar w:fldCharType="separate"/>
      </w:r>
      <w:r w:rsidRPr="009E7CD1">
        <w:rPr>
          <w:bCs/>
          <w:noProof/>
          <w:vertAlign w:val="superscript"/>
        </w:rPr>
        <w:t>6</w:t>
      </w:r>
      <w:r w:rsidRPr="009E7CD1">
        <w:rPr>
          <w:bCs/>
        </w:rPr>
        <w:fldChar w:fldCharType="end"/>
      </w:r>
      <w:r w:rsidRPr="009E7CD1">
        <w:rPr>
          <w:bCs/>
        </w:rPr>
        <w:t xml:space="preserve">. We derived length normalized distal expression ratios for </w:t>
      </w:r>
      <w:r w:rsidRPr="009E7CD1">
        <w:rPr>
          <w:bCs/>
        </w:rPr>
        <w:lastRenderedPageBreak/>
        <w:t xml:space="preserve">each murine </w:t>
      </w:r>
      <w:r w:rsidRPr="009E7CD1">
        <w:rPr>
          <w:bCs/>
          <w:i/>
          <w:iCs/>
        </w:rPr>
        <w:t xml:space="preserve">Serpina1 </w:t>
      </w:r>
      <w:r w:rsidRPr="009E7CD1">
        <w:rPr>
          <w:bCs/>
        </w:rPr>
        <w:t xml:space="preserve">paralog as previously described, aligning to mouse mm10 (Methods: </w:t>
      </w:r>
      <w:r w:rsidRPr="009E7CD1">
        <w:rPr>
          <w:b/>
        </w:rPr>
        <w:t>Calculation of SERPINA1 distal ratio from RNA sequencing)</w:t>
      </w:r>
      <w:r w:rsidRPr="009E7CD1">
        <w:rPr>
          <w:bCs/>
        </w:rPr>
        <w:t>.</w:t>
      </w:r>
    </w:p>
    <w:p w14:paraId="5D7E821A" w14:textId="77777777" w:rsidR="001F3E5D" w:rsidRPr="009E7CD1" w:rsidRDefault="001F3E5D" w:rsidP="00057609">
      <w:pPr>
        <w:rPr>
          <w:bCs/>
        </w:rPr>
      </w:pPr>
    </w:p>
    <w:p w14:paraId="5F1069A1" w14:textId="0859C0E1" w:rsidR="00A24A01" w:rsidRPr="009E7CD1" w:rsidRDefault="00A24A01" w:rsidP="00057609">
      <w:pPr>
        <w:rPr>
          <w:b/>
          <w:sz w:val="36"/>
          <w:szCs w:val="36"/>
        </w:rPr>
      </w:pPr>
      <w:r w:rsidRPr="009E7CD1">
        <w:rPr>
          <w:b/>
          <w:sz w:val="36"/>
          <w:szCs w:val="36"/>
        </w:rPr>
        <w:t>Supplementary References</w:t>
      </w:r>
    </w:p>
    <w:p w14:paraId="2C0B2A33" w14:textId="77777777" w:rsidR="001F3E5D" w:rsidRPr="009E7CD1" w:rsidRDefault="00A24A01" w:rsidP="00057609">
      <w:pPr>
        <w:pStyle w:val="EndNoteBibliography"/>
        <w:ind w:left="720" w:hanging="720"/>
        <w:rPr>
          <w:noProof/>
        </w:rPr>
      </w:pPr>
      <w:r w:rsidRPr="009E7CD1">
        <w:fldChar w:fldCharType="begin"/>
      </w:r>
      <w:r w:rsidRPr="009E7CD1">
        <w:instrText xml:space="preserve"> ADDIN EN.REFLIST </w:instrText>
      </w:r>
      <w:r w:rsidRPr="009E7CD1">
        <w:fldChar w:fldCharType="separate"/>
      </w:r>
      <w:r w:rsidR="001F3E5D" w:rsidRPr="009E7CD1">
        <w:rPr>
          <w:noProof/>
        </w:rPr>
        <w:t>1.</w:t>
      </w:r>
      <w:r w:rsidR="001F3E5D" w:rsidRPr="009E7CD1">
        <w:rPr>
          <w:noProof/>
        </w:rPr>
        <w:tab/>
        <w:t>Vogelmeier, C.F.</w:t>
      </w:r>
      <w:r w:rsidR="001F3E5D" w:rsidRPr="009E7CD1">
        <w:rPr>
          <w:i/>
          <w:noProof/>
        </w:rPr>
        <w:t xml:space="preserve"> et al.</w:t>
      </w:r>
      <w:r w:rsidR="001F3E5D" w:rsidRPr="009E7CD1">
        <w:rPr>
          <w:noProof/>
        </w:rPr>
        <w:t xml:space="preserve"> Global Strategy for the Diagnosis, Management, and Prevention of Chronic Obstructive Lung Disease 2017 Report. GOLD Executive Summary. </w:t>
      </w:r>
      <w:r w:rsidR="001F3E5D" w:rsidRPr="009E7CD1">
        <w:rPr>
          <w:i/>
          <w:noProof/>
        </w:rPr>
        <w:t>Am J Respir Crit Care Med</w:t>
      </w:r>
      <w:r w:rsidR="001F3E5D" w:rsidRPr="009E7CD1">
        <w:rPr>
          <w:noProof/>
        </w:rPr>
        <w:t xml:space="preserve"> </w:t>
      </w:r>
      <w:r w:rsidR="001F3E5D" w:rsidRPr="009E7CD1">
        <w:rPr>
          <w:b/>
          <w:noProof/>
        </w:rPr>
        <w:t>195</w:t>
      </w:r>
      <w:r w:rsidR="001F3E5D" w:rsidRPr="009E7CD1">
        <w:rPr>
          <w:noProof/>
        </w:rPr>
        <w:t>, 557-582 (2017).</w:t>
      </w:r>
    </w:p>
    <w:p w14:paraId="11730032" w14:textId="77777777" w:rsidR="001F3E5D" w:rsidRPr="009E7CD1" w:rsidRDefault="001F3E5D" w:rsidP="00057609">
      <w:pPr>
        <w:pStyle w:val="EndNoteBibliography"/>
        <w:ind w:left="720" w:hanging="720"/>
        <w:rPr>
          <w:noProof/>
        </w:rPr>
      </w:pPr>
      <w:r w:rsidRPr="009E7CD1">
        <w:rPr>
          <w:noProof/>
        </w:rPr>
        <w:t>2.</w:t>
      </w:r>
      <w:r w:rsidRPr="009E7CD1">
        <w:rPr>
          <w:noProof/>
        </w:rPr>
        <w:tab/>
        <w:t>MacParland, S.A.</w:t>
      </w:r>
      <w:r w:rsidRPr="009E7CD1">
        <w:rPr>
          <w:i/>
          <w:noProof/>
        </w:rPr>
        <w:t xml:space="preserve"> et al.</w:t>
      </w:r>
      <w:r w:rsidRPr="009E7CD1">
        <w:rPr>
          <w:noProof/>
        </w:rPr>
        <w:t xml:space="preserve"> Single cell RNA sequencing of human liver reveals distinct intrahepatic macrophage populations. </w:t>
      </w:r>
      <w:r w:rsidRPr="009E7CD1">
        <w:rPr>
          <w:i/>
          <w:noProof/>
        </w:rPr>
        <w:t>Nat Commun</w:t>
      </w:r>
      <w:r w:rsidRPr="009E7CD1">
        <w:rPr>
          <w:noProof/>
        </w:rPr>
        <w:t xml:space="preserve"> </w:t>
      </w:r>
      <w:r w:rsidRPr="009E7CD1">
        <w:rPr>
          <w:b/>
          <w:noProof/>
        </w:rPr>
        <w:t>9</w:t>
      </w:r>
      <w:r w:rsidRPr="009E7CD1">
        <w:rPr>
          <w:noProof/>
        </w:rPr>
        <w:t>, 4383 (2018).</w:t>
      </w:r>
    </w:p>
    <w:p w14:paraId="547C572B" w14:textId="77777777" w:rsidR="001F3E5D" w:rsidRPr="009E7CD1" w:rsidRDefault="001F3E5D" w:rsidP="00057609">
      <w:pPr>
        <w:pStyle w:val="EndNoteBibliography"/>
        <w:ind w:left="720" w:hanging="720"/>
        <w:rPr>
          <w:noProof/>
        </w:rPr>
      </w:pPr>
      <w:r w:rsidRPr="009E7CD1">
        <w:rPr>
          <w:noProof/>
        </w:rPr>
        <w:t>3.</w:t>
      </w:r>
      <w:r w:rsidRPr="009E7CD1">
        <w:rPr>
          <w:noProof/>
        </w:rPr>
        <w:tab/>
        <w:t>Madissoon, E.</w:t>
      </w:r>
      <w:r w:rsidRPr="009E7CD1">
        <w:rPr>
          <w:i/>
          <w:noProof/>
        </w:rPr>
        <w:t xml:space="preserve"> et al.</w:t>
      </w:r>
      <w:r w:rsidRPr="009E7CD1">
        <w:rPr>
          <w:noProof/>
        </w:rPr>
        <w:t xml:space="preserve"> scRNA-seq assessment of the human lung, spleen, and esophagus tissue stability after cold preservation. </w:t>
      </w:r>
      <w:r w:rsidRPr="009E7CD1">
        <w:rPr>
          <w:i/>
          <w:noProof/>
        </w:rPr>
        <w:t>Genome Biol</w:t>
      </w:r>
      <w:r w:rsidRPr="009E7CD1">
        <w:rPr>
          <w:noProof/>
        </w:rPr>
        <w:t xml:space="preserve"> </w:t>
      </w:r>
      <w:r w:rsidRPr="009E7CD1">
        <w:rPr>
          <w:b/>
          <w:noProof/>
        </w:rPr>
        <w:t>21</w:t>
      </w:r>
      <w:r w:rsidRPr="009E7CD1">
        <w:rPr>
          <w:noProof/>
        </w:rPr>
        <w:t>, 1 (2019).</w:t>
      </w:r>
    </w:p>
    <w:p w14:paraId="58BF32CE" w14:textId="77777777" w:rsidR="001F3E5D" w:rsidRPr="009E7CD1" w:rsidRDefault="001F3E5D" w:rsidP="00057609">
      <w:pPr>
        <w:pStyle w:val="EndNoteBibliography"/>
        <w:ind w:left="720" w:hanging="720"/>
        <w:rPr>
          <w:noProof/>
        </w:rPr>
      </w:pPr>
      <w:r w:rsidRPr="009E7CD1">
        <w:rPr>
          <w:noProof/>
        </w:rPr>
        <w:t>4.</w:t>
      </w:r>
      <w:r w:rsidRPr="009E7CD1">
        <w:rPr>
          <w:noProof/>
        </w:rPr>
        <w:tab/>
        <w:t>Sollner, J.F.</w:t>
      </w:r>
      <w:r w:rsidRPr="009E7CD1">
        <w:rPr>
          <w:i/>
          <w:noProof/>
        </w:rPr>
        <w:t xml:space="preserve"> et al.</w:t>
      </w:r>
      <w:r w:rsidRPr="009E7CD1">
        <w:rPr>
          <w:noProof/>
        </w:rPr>
        <w:t xml:space="preserve"> An RNA-Seq atlas of gene expression in mouse and rat normal tissues. </w:t>
      </w:r>
      <w:r w:rsidRPr="009E7CD1">
        <w:rPr>
          <w:i/>
          <w:noProof/>
        </w:rPr>
        <w:t>Sci Data</w:t>
      </w:r>
      <w:r w:rsidRPr="009E7CD1">
        <w:rPr>
          <w:noProof/>
        </w:rPr>
        <w:t xml:space="preserve"> </w:t>
      </w:r>
      <w:r w:rsidRPr="009E7CD1">
        <w:rPr>
          <w:b/>
          <w:noProof/>
        </w:rPr>
        <w:t>4</w:t>
      </w:r>
      <w:r w:rsidRPr="009E7CD1">
        <w:rPr>
          <w:noProof/>
        </w:rPr>
        <w:t>, 170185 (2017).</w:t>
      </w:r>
    </w:p>
    <w:p w14:paraId="1E719537" w14:textId="77777777" w:rsidR="001F3E5D" w:rsidRPr="009E7CD1" w:rsidRDefault="001F3E5D" w:rsidP="00057609">
      <w:pPr>
        <w:pStyle w:val="EndNoteBibliography"/>
        <w:ind w:left="720" w:hanging="720"/>
        <w:rPr>
          <w:noProof/>
        </w:rPr>
      </w:pPr>
      <w:r w:rsidRPr="009E7CD1">
        <w:rPr>
          <w:noProof/>
        </w:rPr>
        <w:t>5.</w:t>
      </w:r>
      <w:r w:rsidRPr="009E7CD1">
        <w:rPr>
          <w:noProof/>
        </w:rPr>
        <w:tab/>
        <w:t>Li, B.</w:t>
      </w:r>
      <w:r w:rsidRPr="009E7CD1">
        <w:rPr>
          <w:i/>
          <w:noProof/>
        </w:rPr>
        <w:t xml:space="preserve"> et al.</w:t>
      </w:r>
      <w:r w:rsidRPr="009E7CD1">
        <w:rPr>
          <w:noProof/>
        </w:rPr>
        <w:t xml:space="preserve"> A Comprehensive Mouse Transcriptomic BodyMap across 17 Tissues by RNA-seq. </w:t>
      </w:r>
      <w:r w:rsidRPr="009E7CD1">
        <w:rPr>
          <w:i/>
          <w:noProof/>
        </w:rPr>
        <w:t>Sci Rep</w:t>
      </w:r>
      <w:r w:rsidRPr="009E7CD1">
        <w:rPr>
          <w:noProof/>
        </w:rPr>
        <w:t xml:space="preserve"> </w:t>
      </w:r>
      <w:r w:rsidRPr="009E7CD1">
        <w:rPr>
          <w:b/>
          <w:noProof/>
        </w:rPr>
        <w:t>7</w:t>
      </w:r>
      <w:r w:rsidRPr="009E7CD1">
        <w:rPr>
          <w:noProof/>
        </w:rPr>
        <w:t>, 4200 (2017).</w:t>
      </w:r>
    </w:p>
    <w:p w14:paraId="29B2A4AC" w14:textId="77777777" w:rsidR="001F3E5D" w:rsidRPr="009E7CD1" w:rsidRDefault="001F3E5D" w:rsidP="00057609">
      <w:pPr>
        <w:pStyle w:val="EndNoteBibliography"/>
        <w:ind w:left="720" w:hanging="720"/>
        <w:rPr>
          <w:noProof/>
        </w:rPr>
      </w:pPr>
      <w:r w:rsidRPr="009E7CD1">
        <w:rPr>
          <w:noProof/>
        </w:rPr>
        <w:t>6.</w:t>
      </w:r>
      <w:r w:rsidRPr="009E7CD1">
        <w:rPr>
          <w:noProof/>
        </w:rPr>
        <w:tab/>
        <w:t xml:space="preserve">Patro, R., Duggal, G., Love, M.I., Irizarry, R.A. &amp; Kingsford, C. Salmon provides fast and bias-aware quantification of transcript expression. </w:t>
      </w:r>
      <w:r w:rsidRPr="009E7CD1">
        <w:rPr>
          <w:i/>
          <w:noProof/>
        </w:rPr>
        <w:t>Nat Methods</w:t>
      </w:r>
      <w:r w:rsidRPr="009E7CD1">
        <w:rPr>
          <w:noProof/>
        </w:rPr>
        <w:t xml:space="preserve"> </w:t>
      </w:r>
      <w:r w:rsidRPr="009E7CD1">
        <w:rPr>
          <w:b/>
          <w:noProof/>
        </w:rPr>
        <w:t>14</w:t>
      </w:r>
      <w:r w:rsidRPr="009E7CD1">
        <w:rPr>
          <w:noProof/>
        </w:rPr>
        <w:t>, 417-419 (2017).</w:t>
      </w:r>
    </w:p>
    <w:p w14:paraId="40C784FE" w14:textId="7E7D5855" w:rsidR="00126D6E" w:rsidRDefault="00A24A01" w:rsidP="00057609">
      <w:r w:rsidRPr="009E7CD1">
        <w:fldChar w:fldCharType="end"/>
      </w:r>
    </w:p>
    <w:sectPr w:rsidR="00126D6E" w:rsidSect="00C6202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reek">
    <w:altName w:val="Cambria"/>
    <w:panose1 w:val="020B0604020202020204"/>
    <w:charset w:val="00"/>
    <w:family w:val="roman"/>
    <w:notTrueType/>
    <w:pitch w:val="default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Genetic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appe2rt2strz2e0de8prwazzerpawzwv5r2&quot;&gt;EmergencySERPINA1manuscript&lt;record-ids&gt;&lt;item&gt;25&lt;/item&gt;&lt;item&gt;47&lt;/item&gt;&lt;item&gt;48&lt;/item&gt;&lt;item&gt;65&lt;/item&gt;&lt;item&gt;66&lt;/item&gt;&lt;item&gt;67&lt;/item&gt;&lt;/record-ids&gt;&lt;/item&gt;&lt;/Libraries&gt;"/>
  </w:docVars>
  <w:rsids>
    <w:rsidRoot w:val="00A24A01"/>
    <w:rsid w:val="0000637B"/>
    <w:rsid w:val="0002156E"/>
    <w:rsid w:val="00023D78"/>
    <w:rsid w:val="00023E19"/>
    <w:rsid w:val="000354C6"/>
    <w:rsid w:val="00057609"/>
    <w:rsid w:val="0005799A"/>
    <w:rsid w:val="00080601"/>
    <w:rsid w:val="000A517F"/>
    <w:rsid w:val="00126D6E"/>
    <w:rsid w:val="0014394C"/>
    <w:rsid w:val="00197ADE"/>
    <w:rsid w:val="001C4EA7"/>
    <w:rsid w:val="001D267E"/>
    <w:rsid w:val="001E7366"/>
    <w:rsid w:val="001F0E10"/>
    <w:rsid w:val="001F3E5D"/>
    <w:rsid w:val="001F5439"/>
    <w:rsid w:val="0023044F"/>
    <w:rsid w:val="00236FCE"/>
    <w:rsid w:val="002910C4"/>
    <w:rsid w:val="00294CE7"/>
    <w:rsid w:val="002D5D5D"/>
    <w:rsid w:val="002F0A21"/>
    <w:rsid w:val="0031776A"/>
    <w:rsid w:val="00331C2E"/>
    <w:rsid w:val="003323B3"/>
    <w:rsid w:val="0034364F"/>
    <w:rsid w:val="003A2D39"/>
    <w:rsid w:val="003C6524"/>
    <w:rsid w:val="003C6DC0"/>
    <w:rsid w:val="003D51F3"/>
    <w:rsid w:val="003F1F9C"/>
    <w:rsid w:val="00405AEB"/>
    <w:rsid w:val="00432554"/>
    <w:rsid w:val="00434ECE"/>
    <w:rsid w:val="004604BB"/>
    <w:rsid w:val="00466211"/>
    <w:rsid w:val="004A640B"/>
    <w:rsid w:val="00535AF2"/>
    <w:rsid w:val="00555130"/>
    <w:rsid w:val="00570B7A"/>
    <w:rsid w:val="00570DE7"/>
    <w:rsid w:val="005814D4"/>
    <w:rsid w:val="005C40AE"/>
    <w:rsid w:val="005C6F94"/>
    <w:rsid w:val="005D09C2"/>
    <w:rsid w:val="005F1409"/>
    <w:rsid w:val="00601199"/>
    <w:rsid w:val="00602444"/>
    <w:rsid w:val="006169A8"/>
    <w:rsid w:val="00686989"/>
    <w:rsid w:val="006C332B"/>
    <w:rsid w:val="00743BA8"/>
    <w:rsid w:val="007526B5"/>
    <w:rsid w:val="00755599"/>
    <w:rsid w:val="007967A7"/>
    <w:rsid w:val="00823F7F"/>
    <w:rsid w:val="008263CA"/>
    <w:rsid w:val="00853A86"/>
    <w:rsid w:val="00860264"/>
    <w:rsid w:val="0088526D"/>
    <w:rsid w:val="00892718"/>
    <w:rsid w:val="008C3E00"/>
    <w:rsid w:val="008D2B53"/>
    <w:rsid w:val="008E1F51"/>
    <w:rsid w:val="008F036D"/>
    <w:rsid w:val="00924B55"/>
    <w:rsid w:val="0095419C"/>
    <w:rsid w:val="00954799"/>
    <w:rsid w:val="00992AD6"/>
    <w:rsid w:val="009C1BFD"/>
    <w:rsid w:val="009C6EC6"/>
    <w:rsid w:val="009D13D3"/>
    <w:rsid w:val="009E3588"/>
    <w:rsid w:val="009E7CD1"/>
    <w:rsid w:val="009F3183"/>
    <w:rsid w:val="00A125EC"/>
    <w:rsid w:val="00A23D1C"/>
    <w:rsid w:val="00A24A01"/>
    <w:rsid w:val="00A7600A"/>
    <w:rsid w:val="00A85D39"/>
    <w:rsid w:val="00A908C0"/>
    <w:rsid w:val="00A951DD"/>
    <w:rsid w:val="00AA5C34"/>
    <w:rsid w:val="00AA6346"/>
    <w:rsid w:val="00AA74E7"/>
    <w:rsid w:val="00B12146"/>
    <w:rsid w:val="00B13C4C"/>
    <w:rsid w:val="00B31F13"/>
    <w:rsid w:val="00B55FE5"/>
    <w:rsid w:val="00B73173"/>
    <w:rsid w:val="00BB33E0"/>
    <w:rsid w:val="00BB44B3"/>
    <w:rsid w:val="00BB63BB"/>
    <w:rsid w:val="00BC1B64"/>
    <w:rsid w:val="00BC3B71"/>
    <w:rsid w:val="00BE6EFF"/>
    <w:rsid w:val="00C04662"/>
    <w:rsid w:val="00C41B6D"/>
    <w:rsid w:val="00C46404"/>
    <w:rsid w:val="00C55ACD"/>
    <w:rsid w:val="00C6202F"/>
    <w:rsid w:val="00C919B4"/>
    <w:rsid w:val="00CA1F79"/>
    <w:rsid w:val="00CB1229"/>
    <w:rsid w:val="00CB737E"/>
    <w:rsid w:val="00CD2D6D"/>
    <w:rsid w:val="00CD4389"/>
    <w:rsid w:val="00CE2900"/>
    <w:rsid w:val="00CE6BA9"/>
    <w:rsid w:val="00CF011C"/>
    <w:rsid w:val="00CF1CD6"/>
    <w:rsid w:val="00D00C09"/>
    <w:rsid w:val="00D04F96"/>
    <w:rsid w:val="00D352C8"/>
    <w:rsid w:val="00D63905"/>
    <w:rsid w:val="00D70DB7"/>
    <w:rsid w:val="00D710FA"/>
    <w:rsid w:val="00D94B05"/>
    <w:rsid w:val="00E064F0"/>
    <w:rsid w:val="00E309ED"/>
    <w:rsid w:val="00E33896"/>
    <w:rsid w:val="00E41143"/>
    <w:rsid w:val="00E74FE2"/>
    <w:rsid w:val="00E9515C"/>
    <w:rsid w:val="00EA02B5"/>
    <w:rsid w:val="00ED1789"/>
    <w:rsid w:val="00EE25F8"/>
    <w:rsid w:val="00EE4A67"/>
    <w:rsid w:val="00EF50FE"/>
    <w:rsid w:val="00EF6682"/>
    <w:rsid w:val="00F64692"/>
    <w:rsid w:val="00F90D21"/>
    <w:rsid w:val="00FA5961"/>
    <w:rsid w:val="00FC3D8B"/>
    <w:rsid w:val="00FE0DD3"/>
    <w:rsid w:val="00FF36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2D3674F0"/>
  <w15:chartTrackingRefBased/>
  <w15:docId w15:val="{D59C856F-5082-BE4C-9434-EF1382AFA48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24A01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A24A01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A24A01"/>
    <w:rPr>
      <w:rFonts w:ascii="Times New Roman" w:eastAsia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A24A01"/>
  </w:style>
  <w:style w:type="character" w:customStyle="1" w:styleId="EndNoteBibliographyChar">
    <w:name w:val="EndNote Bibliography Char"/>
    <w:basedOn w:val="DefaultParagraphFont"/>
    <w:link w:val="EndNoteBibliography"/>
    <w:rsid w:val="00A24A01"/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2</Pages>
  <Words>955</Words>
  <Characters>5450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ckey, Lela Lynn</dc:creator>
  <cp:keywords/>
  <dc:description/>
  <cp:lastModifiedBy>Lackey, Lela Lynn</cp:lastModifiedBy>
  <cp:revision>4</cp:revision>
  <dcterms:created xsi:type="dcterms:W3CDTF">2021-09-27T19:51:00Z</dcterms:created>
  <dcterms:modified xsi:type="dcterms:W3CDTF">2021-09-28T14:26:00Z</dcterms:modified>
</cp:coreProperties>
</file>